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6770A" w:rsidRPr="00FC5AB9" w:rsidRDefault="004519D8">
      <w:pPr>
        <w:rPr>
          <w:rFonts w:asciiTheme="majorBidi" w:hAnsiTheme="majorBidi" w:cstheme="majorBidi"/>
          <w:b/>
          <w:bCs/>
          <w:sz w:val="24"/>
          <w:szCs w:val="24"/>
        </w:rPr>
      </w:pPr>
      <w:r w:rsidRPr="00FC5AB9">
        <w:rPr>
          <w:rFonts w:asciiTheme="majorBidi" w:hAnsiTheme="majorBidi" w:cstheme="majorBidi"/>
          <w:b/>
          <w:bCs/>
          <w:sz w:val="24"/>
          <w:szCs w:val="24"/>
        </w:rPr>
        <w:t>Maryamsadat Amirvaghefi</w:t>
      </w:r>
    </w:p>
    <w:p w:rsidR="00391C79" w:rsidRDefault="00391C79">
      <w:pPr>
        <w:rPr>
          <w:rFonts w:asciiTheme="majorBidi" w:hAnsiTheme="majorBidi" w:cstheme="majorBidi"/>
          <w:b/>
          <w:bCs/>
          <w:u w:val="single"/>
        </w:rPr>
      </w:pPr>
    </w:p>
    <w:p w:rsidR="004519D8" w:rsidRDefault="004519D8">
      <w:pPr>
        <w:rPr>
          <w:rFonts w:asciiTheme="majorBidi" w:hAnsiTheme="majorBidi" w:cstheme="majorBidi"/>
          <w:b/>
          <w:bCs/>
          <w:u w:val="single"/>
        </w:rPr>
      </w:pPr>
      <w:r w:rsidRPr="004519D8">
        <w:rPr>
          <w:rFonts w:asciiTheme="majorBidi" w:hAnsiTheme="majorBidi" w:cstheme="majorBidi"/>
          <w:b/>
          <w:bCs/>
          <w:u w:val="single"/>
        </w:rPr>
        <w:t>Awards and Honors</w:t>
      </w:r>
    </w:p>
    <w:p w:rsidR="00742FF9" w:rsidRDefault="00742FF9" w:rsidP="00742FF9">
      <w:pPr>
        <w:ind w:left="1440" w:hanging="1440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2017</w:t>
      </w:r>
      <w:r>
        <w:rPr>
          <w:rFonts w:asciiTheme="majorBidi" w:hAnsiTheme="majorBidi" w:cstheme="majorBidi"/>
        </w:rPr>
        <w:tab/>
        <w:t>F</w:t>
      </w:r>
      <w:r w:rsidRPr="00742FF9">
        <w:rPr>
          <w:rFonts w:asciiTheme="majorBidi" w:hAnsiTheme="majorBidi" w:cstheme="majorBidi"/>
        </w:rPr>
        <w:t>ull tuition scholarship.</w:t>
      </w:r>
      <w:r>
        <w:rPr>
          <w:rFonts w:asciiTheme="majorBidi" w:hAnsiTheme="majorBidi" w:cstheme="majorBidi"/>
        </w:rPr>
        <w:t xml:space="preserve"> </w:t>
      </w:r>
      <w:r w:rsidRPr="00742FF9">
        <w:rPr>
          <w:rFonts w:asciiTheme="majorBidi" w:hAnsiTheme="majorBidi" w:cstheme="majorBidi"/>
        </w:rPr>
        <w:t>Mickalene Thomas's "Advanced Studio Critique" workshop, June 19 - 23, 2017</w:t>
      </w:r>
    </w:p>
    <w:p w:rsidR="004519D8" w:rsidRDefault="00FC5AB9" w:rsidP="00742FF9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2016</w:t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  <w:r w:rsidR="004519D8">
        <w:rPr>
          <w:rFonts w:asciiTheme="majorBidi" w:hAnsiTheme="majorBidi" w:cstheme="majorBidi"/>
        </w:rPr>
        <w:t>MFA Project Grant, University of Arkansas, Fayetteville</w:t>
      </w:r>
    </w:p>
    <w:p w:rsidR="004519D8" w:rsidRDefault="004519D8" w:rsidP="00A423B2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2015</w:t>
      </w:r>
      <w:r w:rsidR="00FC5AB9">
        <w:rPr>
          <w:rFonts w:asciiTheme="majorBidi" w:hAnsiTheme="majorBidi" w:cstheme="majorBidi"/>
        </w:rPr>
        <w:tab/>
      </w:r>
      <w:r w:rsidR="00FC5AB9"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 xml:space="preserve">Graduate Fellowship, University of Arkansas, Fayetteville </w:t>
      </w:r>
    </w:p>
    <w:p w:rsidR="004519D8" w:rsidRDefault="00FC5AB9" w:rsidP="00A423B2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2015</w:t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  <w:r w:rsidR="004519D8">
        <w:rPr>
          <w:rFonts w:asciiTheme="majorBidi" w:hAnsiTheme="majorBidi" w:cstheme="majorBidi"/>
        </w:rPr>
        <w:t>Graduate Assistantship, University of Arkansas, Fayetteville</w:t>
      </w:r>
    </w:p>
    <w:p w:rsidR="00391C79" w:rsidRDefault="00391C79">
      <w:pPr>
        <w:rPr>
          <w:rFonts w:asciiTheme="majorBidi" w:hAnsiTheme="majorBidi" w:cstheme="majorBidi"/>
          <w:b/>
          <w:bCs/>
          <w:u w:val="single"/>
        </w:rPr>
      </w:pPr>
    </w:p>
    <w:p w:rsidR="00391C79" w:rsidRDefault="00391C79" w:rsidP="00391C79">
      <w:pPr>
        <w:rPr>
          <w:rFonts w:asciiTheme="majorBidi" w:hAnsiTheme="majorBidi" w:cstheme="majorBidi"/>
          <w:b/>
          <w:bCs/>
          <w:u w:val="single"/>
        </w:rPr>
      </w:pPr>
      <w:r w:rsidRPr="00391C79">
        <w:rPr>
          <w:rFonts w:asciiTheme="majorBidi" w:hAnsiTheme="majorBidi" w:cstheme="majorBidi"/>
          <w:b/>
          <w:bCs/>
          <w:u w:val="single"/>
        </w:rPr>
        <w:t>Curatorial projects</w:t>
      </w:r>
    </w:p>
    <w:p w:rsidR="00391C79" w:rsidRPr="00391C79" w:rsidRDefault="00391C79" w:rsidP="00391C79">
      <w:pPr>
        <w:ind w:left="1440" w:hanging="1440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2016</w:t>
      </w:r>
      <w:r>
        <w:rPr>
          <w:rFonts w:asciiTheme="majorBidi" w:hAnsiTheme="majorBidi" w:cstheme="majorBidi"/>
        </w:rPr>
        <w:tab/>
        <w:t xml:space="preserve">Running Toward Dreams. (Touring exhibition, </w:t>
      </w:r>
      <w:r w:rsidRPr="00391C79">
        <w:rPr>
          <w:rFonts w:asciiTheme="majorBidi" w:hAnsiTheme="majorBidi" w:cstheme="majorBidi"/>
        </w:rPr>
        <w:t>including Iranian and American young artists</w:t>
      </w:r>
      <w:r>
        <w:rPr>
          <w:rFonts w:asciiTheme="majorBidi" w:hAnsiTheme="majorBidi" w:cstheme="majorBidi"/>
        </w:rPr>
        <w:t xml:space="preserve">), Tehran, Iran and Fayetteville, AR, USA. </w:t>
      </w:r>
    </w:p>
    <w:p w:rsidR="00391C79" w:rsidRDefault="00391C79">
      <w:pPr>
        <w:rPr>
          <w:rFonts w:asciiTheme="majorBidi" w:hAnsiTheme="majorBidi" w:cstheme="majorBidi"/>
          <w:b/>
          <w:bCs/>
          <w:u w:val="single"/>
        </w:rPr>
      </w:pPr>
    </w:p>
    <w:p w:rsidR="004519D8" w:rsidRDefault="004519D8">
      <w:pPr>
        <w:rPr>
          <w:rFonts w:asciiTheme="majorBidi" w:hAnsiTheme="majorBidi" w:cstheme="majorBidi"/>
          <w:b/>
          <w:bCs/>
          <w:u w:val="single"/>
        </w:rPr>
      </w:pPr>
      <w:r w:rsidRPr="004519D8">
        <w:rPr>
          <w:rFonts w:asciiTheme="majorBidi" w:hAnsiTheme="majorBidi" w:cstheme="majorBidi"/>
          <w:b/>
          <w:bCs/>
          <w:u w:val="single"/>
        </w:rPr>
        <w:t xml:space="preserve">Group Exhibitions </w:t>
      </w:r>
    </w:p>
    <w:p w:rsidR="00240C77" w:rsidRDefault="00240C77" w:rsidP="00240C77">
      <w:pPr>
        <w:rPr>
          <w:rFonts w:asciiTheme="majorBidi" w:hAnsiTheme="majorBidi" w:cstheme="majorBidi"/>
        </w:rPr>
      </w:pPr>
    </w:p>
    <w:p w:rsidR="00240C77" w:rsidRDefault="00240C77" w:rsidP="00240C77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2017</w:t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  <w:r w:rsidRPr="00240C77">
        <w:rPr>
          <w:rFonts w:asciiTheme="majorBidi" w:hAnsiTheme="majorBidi" w:cstheme="majorBidi"/>
        </w:rPr>
        <w:t>Displacement &amp; Migration, St. Louis Artists' Guild. USA</w:t>
      </w:r>
    </w:p>
    <w:p w:rsidR="00564097" w:rsidRDefault="00FC5AB9" w:rsidP="00240C77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2016</w:t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  <w:r w:rsidR="00564097" w:rsidRPr="00564097">
        <w:rPr>
          <w:rFonts w:asciiTheme="majorBidi" w:hAnsiTheme="majorBidi" w:cstheme="majorBidi"/>
        </w:rPr>
        <w:t>Nasty Women</w:t>
      </w:r>
      <w:r w:rsidR="00564097">
        <w:rPr>
          <w:rFonts w:asciiTheme="majorBidi" w:hAnsiTheme="majorBidi" w:cstheme="majorBidi"/>
        </w:rPr>
        <w:t>, Nashvile, TN, USA</w:t>
      </w:r>
    </w:p>
    <w:p w:rsidR="00564097" w:rsidRDefault="00564097" w:rsidP="00564097">
      <w:pPr>
        <w:ind w:left="720" w:firstLine="720"/>
        <w:rPr>
          <w:rFonts w:asciiTheme="majorBidi" w:hAnsiTheme="majorBidi" w:cstheme="majorBidi"/>
        </w:rPr>
      </w:pPr>
      <w:r w:rsidRPr="00564097">
        <w:rPr>
          <w:rFonts w:asciiTheme="majorBidi" w:hAnsiTheme="majorBidi" w:cstheme="majorBidi"/>
        </w:rPr>
        <w:t>Unnatural Election: Artists Respond to th</w:t>
      </w:r>
      <w:r>
        <w:rPr>
          <w:rFonts w:asciiTheme="majorBidi" w:hAnsiTheme="majorBidi" w:cstheme="majorBidi"/>
        </w:rPr>
        <w:t>e 2016 US Presidential Electio</w:t>
      </w:r>
    </w:p>
    <w:p w:rsidR="00106375" w:rsidRDefault="00106375" w:rsidP="00564097">
      <w:pPr>
        <w:ind w:left="720" w:firstLine="720"/>
        <w:rPr>
          <w:rFonts w:asciiTheme="majorBidi" w:hAnsiTheme="majorBidi" w:cstheme="majorBidi"/>
        </w:rPr>
      </w:pPr>
      <w:r w:rsidRPr="00106375">
        <w:rPr>
          <w:rFonts w:asciiTheme="majorBidi" w:hAnsiTheme="majorBidi" w:cstheme="majorBidi"/>
        </w:rPr>
        <w:t>Stage Eighteen, Fayetteville, AR, USA.</w:t>
      </w:r>
    </w:p>
    <w:p w:rsidR="00E508C0" w:rsidRDefault="00106375" w:rsidP="000C16E6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                          </w:t>
      </w:r>
      <w:r w:rsidR="00E508C0">
        <w:rPr>
          <w:rFonts w:asciiTheme="majorBidi" w:hAnsiTheme="majorBidi" w:cstheme="majorBidi"/>
        </w:rPr>
        <w:t>Broken Things, Idleclass Gallery, Fayetteville, AR, USA.</w:t>
      </w:r>
    </w:p>
    <w:p w:rsidR="00E508C0" w:rsidRDefault="00E508C0" w:rsidP="00E508C0">
      <w:pPr>
        <w:ind w:left="720" w:firstLine="720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Running Toward Dreams, Sugar Art Gallery, Fayetteville, AR, USA. </w:t>
      </w:r>
    </w:p>
    <w:p w:rsidR="00E508C0" w:rsidRDefault="00E508C0" w:rsidP="000C16E6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                          Running Toward Dreams, Negar Art Gallery, Tehran, Iran.</w:t>
      </w:r>
    </w:p>
    <w:p w:rsidR="00E508C0" w:rsidRDefault="00E508C0" w:rsidP="000C16E6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  <w:t xml:space="preserve">Freedom Lived, Lindenwold University, Missouri, AR, USA. </w:t>
      </w:r>
    </w:p>
    <w:p w:rsidR="000C16E6" w:rsidRPr="000C16E6" w:rsidRDefault="00E508C0" w:rsidP="000C16E6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                          </w:t>
      </w:r>
      <w:r w:rsidR="000C16E6" w:rsidRPr="000C16E6">
        <w:rPr>
          <w:rFonts w:asciiTheme="majorBidi" w:hAnsiTheme="majorBidi" w:cstheme="majorBidi"/>
        </w:rPr>
        <w:t>The Collectors Choice, STUDIO CHANNEL ISLAND, Camarillo, CA</w:t>
      </w:r>
      <w:r w:rsidR="00FC5AB9">
        <w:rPr>
          <w:rFonts w:asciiTheme="majorBidi" w:hAnsiTheme="majorBidi" w:cstheme="majorBidi"/>
        </w:rPr>
        <w:t>, USA.</w:t>
      </w:r>
    </w:p>
    <w:p w:rsidR="000C16E6" w:rsidRDefault="000C16E6" w:rsidP="00FC5AB9">
      <w:pPr>
        <w:ind w:left="720" w:firstLine="720"/>
        <w:rPr>
          <w:rFonts w:asciiTheme="majorBidi" w:hAnsiTheme="majorBidi" w:cstheme="majorBidi"/>
        </w:rPr>
      </w:pPr>
      <w:r w:rsidRPr="000C16E6">
        <w:rPr>
          <w:rFonts w:asciiTheme="majorBidi" w:hAnsiTheme="majorBidi" w:cstheme="majorBidi"/>
        </w:rPr>
        <w:t>One Night Standard #9, Lalaland, Fayetteville, AR</w:t>
      </w:r>
      <w:r w:rsidR="00FC5AB9">
        <w:rPr>
          <w:rFonts w:asciiTheme="majorBidi" w:hAnsiTheme="majorBidi" w:cstheme="majorBidi"/>
        </w:rPr>
        <w:t>, USA.</w:t>
      </w:r>
    </w:p>
    <w:p w:rsidR="000C16E6" w:rsidRPr="000C16E6" w:rsidRDefault="000C16E6" w:rsidP="00FC5AB9">
      <w:pPr>
        <w:ind w:left="720" w:firstLine="720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MFA Spring Group Exhibition, sUgAR Gallery, Faye</w:t>
      </w:r>
      <w:r w:rsidR="00FC5AB9">
        <w:rPr>
          <w:rFonts w:asciiTheme="majorBidi" w:hAnsiTheme="majorBidi" w:cstheme="majorBidi"/>
        </w:rPr>
        <w:t>tteville, AR, USA.</w:t>
      </w:r>
    </w:p>
    <w:p w:rsidR="000C16E6" w:rsidRDefault="000C16E6" w:rsidP="00FC5AB9">
      <w:pPr>
        <w:rPr>
          <w:rFonts w:asciiTheme="majorBidi" w:hAnsiTheme="majorBidi" w:cstheme="majorBidi"/>
        </w:rPr>
      </w:pPr>
      <w:r w:rsidRPr="000C16E6">
        <w:rPr>
          <w:rFonts w:asciiTheme="majorBidi" w:hAnsiTheme="majorBidi" w:cstheme="majorBidi"/>
        </w:rPr>
        <w:t>2015</w:t>
      </w:r>
      <w:r w:rsidR="00FC5AB9">
        <w:rPr>
          <w:rFonts w:asciiTheme="majorBidi" w:hAnsiTheme="majorBidi" w:cstheme="majorBidi"/>
        </w:rPr>
        <w:tab/>
      </w:r>
      <w:r w:rsidR="00FC5AB9">
        <w:rPr>
          <w:rFonts w:asciiTheme="majorBidi" w:hAnsiTheme="majorBidi" w:cstheme="majorBidi"/>
        </w:rPr>
        <w:tab/>
      </w:r>
      <w:r w:rsidRPr="000C16E6">
        <w:rPr>
          <w:rFonts w:asciiTheme="majorBidi" w:hAnsiTheme="majorBidi" w:cstheme="majorBidi"/>
        </w:rPr>
        <w:t>Grotesque Halloween Show, Fayetteville, AR</w:t>
      </w:r>
      <w:r w:rsidR="00FC5AB9">
        <w:rPr>
          <w:rFonts w:asciiTheme="majorBidi" w:hAnsiTheme="majorBidi" w:cstheme="majorBidi"/>
        </w:rPr>
        <w:t>, USA.</w:t>
      </w:r>
    </w:p>
    <w:p w:rsidR="00FC5AB9" w:rsidRDefault="000C16E6" w:rsidP="00FC5AB9">
      <w:pPr>
        <w:ind w:left="720" w:firstLine="720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MFA Fall Group Exhibition,</w:t>
      </w:r>
      <w:r w:rsidR="00FC5AB9">
        <w:rPr>
          <w:rFonts w:asciiTheme="majorBidi" w:hAnsiTheme="majorBidi" w:cstheme="majorBidi"/>
        </w:rPr>
        <w:t xml:space="preserve"> sUgAR Gallery, Fayetteville, AR.USA.</w:t>
      </w:r>
    </w:p>
    <w:p w:rsidR="000C16E6" w:rsidRPr="000C16E6" w:rsidRDefault="000C16E6" w:rsidP="00FC5AB9">
      <w:pPr>
        <w:ind w:left="720" w:firstLine="720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MFA Spring Group Exhibition,</w:t>
      </w:r>
      <w:r w:rsidR="00FC5AB9">
        <w:rPr>
          <w:rFonts w:asciiTheme="majorBidi" w:hAnsiTheme="majorBidi" w:cstheme="majorBidi"/>
        </w:rPr>
        <w:t xml:space="preserve"> sUgAR Gallery, Fayetteville, AR.USA.</w:t>
      </w:r>
    </w:p>
    <w:p w:rsidR="000C16E6" w:rsidRPr="000C16E6" w:rsidRDefault="000C16E6" w:rsidP="00FC5AB9">
      <w:pPr>
        <w:rPr>
          <w:rFonts w:asciiTheme="majorBidi" w:hAnsiTheme="majorBidi" w:cstheme="majorBidi"/>
        </w:rPr>
      </w:pPr>
      <w:r w:rsidRPr="000C16E6">
        <w:rPr>
          <w:rFonts w:asciiTheme="majorBidi" w:hAnsiTheme="majorBidi" w:cstheme="majorBidi"/>
        </w:rPr>
        <w:t>2014</w:t>
      </w:r>
      <w:r w:rsidR="00FC5AB9">
        <w:rPr>
          <w:rFonts w:asciiTheme="majorBidi" w:hAnsiTheme="majorBidi" w:cstheme="majorBidi"/>
        </w:rPr>
        <w:tab/>
      </w:r>
      <w:r w:rsidR="00FC5AB9">
        <w:rPr>
          <w:rFonts w:asciiTheme="majorBidi" w:hAnsiTheme="majorBidi" w:cstheme="majorBidi"/>
        </w:rPr>
        <w:tab/>
      </w:r>
      <w:r w:rsidRPr="000C16E6">
        <w:rPr>
          <w:rFonts w:asciiTheme="majorBidi" w:hAnsiTheme="majorBidi" w:cstheme="majorBidi"/>
        </w:rPr>
        <w:t>The Rabbit Hole Project, MEHRVA Art Gallery, Tehran, Iran</w:t>
      </w:r>
    </w:p>
    <w:p w:rsidR="000C16E6" w:rsidRPr="000C16E6" w:rsidRDefault="000C16E6" w:rsidP="00FC5AB9">
      <w:pPr>
        <w:ind w:left="720" w:firstLine="720"/>
        <w:rPr>
          <w:rFonts w:asciiTheme="majorBidi" w:hAnsiTheme="majorBidi" w:cstheme="majorBidi"/>
        </w:rPr>
      </w:pPr>
      <w:r w:rsidRPr="000C16E6">
        <w:rPr>
          <w:rFonts w:asciiTheme="majorBidi" w:hAnsiTheme="majorBidi" w:cstheme="majorBidi"/>
        </w:rPr>
        <w:t>Revolver, RAF Art Gallery, Tehran, Iran</w:t>
      </w:r>
    </w:p>
    <w:p w:rsidR="000C16E6" w:rsidRPr="000C16E6" w:rsidRDefault="000C16E6" w:rsidP="00FC5AB9">
      <w:pPr>
        <w:ind w:left="720" w:firstLine="720"/>
        <w:rPr>
          <w:rFonts w:asciiTheme="majorBidi" w:hAnsiTheme="majorBidi" w:cstheme="majorBidi"/>
        </w:rPr>
      </w:pPr>
      <w:r w:rsidRPr="000C16E6">
        <w:rPr>
          <w:rFonts w:asciiTheme="majorBidi" w:hAnsiTheme="majorBidi" w:cstheme="majorBidi"/>
        </w:rPr>
        <w:lastRenderedPageBreak/>
        <w:t>Selection of Contemporary Art, AARAN PLUS Art Gallery, Tehran, Iran</w:t>
      </w:r>
    </w:p>
    <w:p w:rsidR="000C16E6" w:rsidRPr="000C16E6" w:rsidRDefault="000C16E6" w:rsidP="00FC5AB9">
      <w:pPr>
        <w:ind w:left="720" w:firstLine="720"/>
        <w:rPr>
          <w:rFonts w:asciiTheme="majorBidi" w:hAnsiTheme="majorBidi" w:cstheme="majorBidi"/>
        </w:rPr>
      </w:pPr>
      <w:r w:rsidRPr="000C16E6">
        <w:rPr>
          <w:rFonts w:asciiTheme="majorBidi" w:hAnsiTheme="majorBidi" w:cstheme="majorBidi"/>
        </w:rPr>
        <w:t xml:space="preserve">Out of Time2, DIDEH Art Gallery, Zanjan, Iran </w:t>
      </w:r>
    </w:p>
    <w:p w:rsidR="000C16E6" w:rsidRPr="000C16E6" w:rsidRDefault="000C16E6" w:rsidP="00FC5AB9">
      <w:pPr>
        <w:ind w:left="720" w:firstLine="720"/>
        <w:rPr>
          <w:rFonts w:asciiTheme="majorBidi" w:hAnsiTheme="majorBidi" w:cstheme="majorBidi"/>
        </w:rPr>
      </w:pPr>
      <w:r w:rsidRPr="000C16E6">
        <w:rPr>
          <w:rFonts w:asciiTheme="majorBidi" w:hAnsiTheme="majorBidi" w:cstheme="majorBidi"/>
        </w:rPr>
        <w:t>Contemporary Art by Young Artists, AARAN PLUS Art Gallery, Tehran, Iran</w:t>
      </w:r>
    </w:p>
    <w:p w:rsidR="00DE77DC" w:rsidRDefault="000C16E6" w:rsidP="00DE77DC">
      <w:pPr>
        <w:rPr>
          <w:rFonts w:asciiTheme="majorBidi" w:hAnsiTheme="majorBidi" w:cstheme="majorBidi"/>
        </w:rPr>
      </w:pPr>
      <w:r w:rsidRPr="000C16E6">
        <w:rPr>
          <w:rFonts w:asciiTheme="majorBidi" w:hAnsiTheme="majorBidi" w:cstheme="majorBidi"/>
        </w:rPr>
        <w:t>2013</w:t>
      </w:r>
      <w:r w:rsidR="00FC5AB9">
        <w:rPr>
          <w:rFonts w:asciiTheme="majorBidi" w:hAnsiTheme="majorBidi" w:cstheme="majorBidi"/>
        </w:rPr>
        <w:tab/>
      </w:r>
      <w:r w:rsidR="00FC5AB9">
        <w:rPr>
          <w:rFonts w:asciiTheme="majorBidi" w:hAnsiTheme="majorBidi" w:cstheme="majorBidi"/>
        </w:rPr>
        <w:tab/>
      </w:r>
      <w:r w:rsidRPr="000C16E6">
        <w:rPr>
          <w:rFonts w:asciiTheme="majorBidi" w:hAnsiTheme="majorBidi" w:cstheme="majorBidi"/>
        </w:rPr>
        <w:t xml:space="preserve">Subway, Participatory art project, Participant &amp; key coordinator New York. Georgia. </w:t>
      </w:r>
      <w:r>
        <w:rPr>
          <w:rFonts w:asciiTheme="majorBidi" w:hAnsiTheme="majorBidi" w:cstheme="majorBidi"/>
        </w:rPr>
        <w:t xml:space="preserve">                 </w:t>
      </w:r>
      <w:r w:rsidRPr="000C16E6">
        <w:rPr>
          <w:rFonts w:asciiTheme="majorBidi" w:hAnsiTheme="majorBidi" w:cstheme="majorBidi"/>
        </w:rPr>
        <w:t>Iran.</w:t>
      </w:r>
      <w:r w:rsidR="00DE77DC">
        <w:rPr>
          <w:rFonts w:asciiTheme="majorBidi" w:hAnsiTheme="majorBidi" w:cstheme="majorBidi"/>
        </w:rPr>
        <w:t xml:space="preserve"> </w:t>
      </w:r>
    </w:p>
    <w:p w:rsidR="000C16E6" w:rsidRDefault="000C16E6" w:rsidP="00DE77DC">
      <w:pPr>
        <w:rPr>
          <w:rFonts w:asciiTheme="majorBidi" w:hAnsiTheme="majorBidi" w:cstheme="majorBidi"/>
        </w:rPr>
      </w:pPr>
    </w:p>
    <w:p w:rsidR="00742FF9" w:rsidRDefault="00742FF9" w:rsidP="00DE77DC">
      <w:pPr>
        <w:rPr>
          <w:rFonts w:asciiTheme="majorBidi" w:hAnsiTheme="majorBidi" w:cstheme="majorBidi"/>
          <w:b/>
          <w:bCs/>
          <w:u w:val="single"/>
        </w:rPr>
      </w:pPr>
      <w:r>
        <w:rPr>
          <w:rFonts w:asciiTheme="majorBidi" w:hAnsiTheme="majorBidi" w:cstheme="majorBidi"/>
          <w:b/>
          <w:bCs/>
          <w:u w:val="single"/>
        </w:rPr>
        <w:t>Residency</w:t>
      </w:r>
    </w:p>
    <w:p w:rsidR="00742FF9" w:rsidRPr="00742FF9" w:rsidRDefault="00742FF9" w:rsidP="00742FF9">
      <w:pPr>
        <w:ind w:left="1440" w:hanging="1440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2017</w:t>
      </w:r>
      <w:r>
        <w:rPr>
          <w:rFonts w:asciiTheme="majorBidi" w:hAnsiTheme="majorBidi" w:cstheme="majorBidi"/>
        </w:rPr>
        <w:tab/>
      </w:r>
      <w:r w:rsidRPr="00742FF9">
        <w:rPr>
          <w:rFonts w:asciiTheme="majorBidi" w:hAnsiTheme="majorBidi" w:cstheme="majorBidi"/>
        </w:rPr>
        <w:t>Mickalene Thomas's "Advanced Studio Critique" workshop</w:t>
      </w:r>
      <w:r>
        <w:rPr>
          <w:rFonts w:asciiTheme="majorBidi" w:hAnsiTheme="majorBidi" w:cstheme="majorBidi"/>
        </w:rPr>
        <w:t>. Anderson Ranch Art Center. Co. USA.</w:t>
      </w:r>
    </w:p>
    <w:p w:rsidR="00A423B2" w:rsidRDefault="00A423B2" w:rsidP="000C16E6">
      <w:pPr>
        <w:rPr>
          <w:rFonts w:asciiTheme="majorBidi" w:hAnsiTheme="majorBidi" w:cstheme="majorBidi"/>
          <w:b/>
          <w:bCs/>
          <w:u w:val="single"/>
        </w:rPr>
      </w:pPr>
      <w:r w:rsidRPr="00A423B2">
        <w:rPr>
          <w:rFonts w:asciiTheme="majorBidi" w:hAnsiTheme="majorBidi" w:cstheme="majorBidi"/>
          <w:b/>
          <w:bCs/>
          <w:u w:val="single"/>
        </w:rPr>
        <w:t>Publication</w:t>
      </w:r>
    </w:p>
    <w:p w:rsidR="00DE77DC" w:rsidRDefault="00B70D76" w:rsidP="00DE77DC">
      <w:pPr>
        <w:pStyle w:val="Bibliography"/>
        <w:rPr>
          <w:rFonts w:ascii="Times New Roman" w:hAnsi="Times New Roman" w:cs="Times New Roman"/>
          <w:szCs w:val="24"/>
        </w:rPr>
      </w:pPr>
      <w:r>
        <w:fldChar w:fldCharType="begin"/>
      </w:r>
      <w:r w:rsidR="00DE77DC">
        <w:instrText xml:space="preserve"> ADDIN ZOTERO_BIBL {"custom":[]} CSL_BIBLIOGRAPHY </w:instrText>
      </w:r>
      <w:r>
        <w:fldChar w:fldCharType="separate"/>
      </w:r>
      <w:r w:rsidR="00DE77DC" w:rsidRPr="00DE77DC">
        <w:rPr>
          <w:rFonts w:ascii="Times New Roman" w:hAnsi="Times New Roman" w:cs="Times New Roman"/>
          <w:szCs w:val="24"/>
        </w:rPr>
        <w:t>Maryam Amirvaghefi. “Average Art Magazine,”</w:t>
      </w:r>
      <w:r w:rsidR="0048789F">
        <w:rPr>
          <w:rFonts w:ascii="Times New Roman" w:hAnsi="Times New Roman" w:cs="Times New Roman"/>
          <w:szCs w:val="24"/>
        </w:rPr>
        <w:t xml:space="preserve"> December Edition.</w:t>
      </w:r>
      <w:r w:rsidR="00DE77DC" w:rsidRPr="00DE77DC">
        <w:rPr>
          <w:rFonts w:ascii="Times New Roman" w:hAnsi="Times New Roman" w:cs="Times New Roman"/>
          <w:szCs w:val="24"/>
        </w:rPr>
        <w:t xml:space="preserve"> 2016.</w:t>
      </w:r>
    </w:p>
    <w:p w:rsidR="0048789F" w:rsidRPr="0048789F" w:rsidRDefault="00DE77DC" w:rsidP="0048789F">
      <w:pPr>
        <w:rPr>
          <w:rFonts w:ascii="Times New Roman" w:hAnsi="Times New Roman" w:cs="Times New Roman"/>
          <w:szCs w:val="24"/>
        </w:rPr>
      </w:pPr>
      <w:r w:rsidRPr="0048789F">
        <w:rPr>
          <w:rFonts w:ascii="Times New Roman" w:hAnsi="Times New Roman" w:cs="Times New Roman"/>
          <w:szCs w:val="24"/>
        </w:rPr>
        <w:t>Maryam Amirvaghefi. “Average Art Magazine,”</w:t>
      </w:r>
      <w:r w:rsidR="0048789F" w:rsidRPr="0048789F">
        <w:rPr>
          <w:rFonts w:ascii="Times New Roman" w:hAnsi="Times New Roman" w:cs="Times New Roman"/>
          <w:szCs w:val="24"/>
        </w:rPr>
        <w:t xml:space="preserve"> January Edition.</w:t>
      </w:r>
      <w:r w:rsidRPr="0048789F">
        <w:rPr>
          <w:rFonts w:ascii="Times New Roman" w:hAnsi="Times New Roman" w:cs="Times New Roman"/>
          <w:szCs w:val="24"/>
        </w:rPr>
        <w:t xml:space="preserve"> 201</w:t>
      </w:r>
      <w:r w:rsidR="0048789F" w:rsidRPr="0048789F">
        <w:rPr>
          <w:rFonts w:ascii="Times New Roman" w:hAnsi="Times New Roman" w:cs="Times New Roman"/>
          <w:szCs w:val="24"/>
        </w:rPr>
        <w:t>7</w:t>
      </w:r>
      <w:r w:rsidRPr="0048789F">
        <w:rPr>
          <w:rFonts w:ascii="Times New Roman" w:hAnsi="Times New Roman" w:cs="Times New Roman"/>
          <w:szCs w:val="24"/>
        </w:rPr>
        <w:t>.</w:t>
      </w:r>
      <w:r w:rsidR="0048789F">
        <w:rPr>
          <w:rFonts w:ascii="Times New Roman" w:hAnsi="Times New Roman" w:cs="Times New Roman"/>
          <w:szCs w:val="24"/>
        </w:rPr>
        <w:t xml:space="preserve">                                           </w:t>
      </w:r>
      <w:bookmarkStart w:id="0" w:name="_GoBack"/>
      <w:bookmarkEnd w:id="0"/>
      <w:r w:rsidR="0048789F" w:rsidRPr="0048789F">
        <w:rPr>
          <w:rFonts w:ascii="Times New Roman" w:hAnsi="Times New Roman" w:cs="Times New Roman"/>
          <w:szCs w:val="24"/>
        </w:rPr>
        <w:t xml:space="preserve">Maryam Amirvaghefi. “Average Art Magazine,” </w:t>
      </w:r>
      <w:r w:rsidR="0048789F">
        <w:rPr>
          <w:rFonts w:ascii="Times New Roman" w:hAnsi="Times New Roman" w:cs="Times New Roman"/>
          <w:szCs w:val="24"/>
        </w:rPr>
        <w:t>March</w:t>
      </w:r>
      <w:r w:rsidR="0048789F" w:rsidRPr="0048789F">
        <w:rPr>
          <w:rFonts w:ascii="Times New Roman" w:hAnsi="Times New Roman" w:cs="Times New Roman"/>
          <w:szCs w:val="24"/>
        </w:rPr>
        <w:t xml:space="preserve"> Edition. 2017.</w:t>
      </w:r>
    </w:p>
    <w:p w:rsidR="00DE77DC" w:rsidRPr="00DE77DC" w:rsidRDefault="00DE77DC" w:rsidP="00DE77DC"/>
    <w:p w:rsidR="00391C79" w:rsidRDefault="00B70D76" w:rsidP="00DE77DC">
      <w:pPr>
        <w:rPr>
          <w:rFonts w:asciiTheme="majorBidi" w:hAnsiTheme="majorBidi" w:cstheme="majorBidi"/>
          <w:b/>
          <w:bCs/>
          <w:u w:val="single"/>
        </w:rPr>
      </w:pPr>
      <w:r>
        <w:rPr>
          <w:rFonts w:asciiTheme="majorBidi" w:hAnsiTheme="majorBidi" w:cstheme="majorBidi"/>
          <w:b/>
          <w:bCs/>
          <w:u w:val="single"/>
        </w:rPr>
        <w:fldChar w:fldCharType="end"/>
      </w:r>
    </w:p>
    <w:p w:rsidR="000C16E6" w:rsidRDefault="000C16E6" w:rsidP="000C16E6">
      <w:pPr>
        <w:rPr>
          <w:rFonts w:asciiTheme="majorBidi" w:hAnsiTheme="majorBidi" w:cstheme="majorBidi"/>
        </w:rPr>
      </w:pPr>
      <w:r w:rsidRPr="000C16E6">
        <w:rPr>
          <w:rFonts w:asciiTheme="majorBidi" w:hAnsiTheme="majorBidi" w:cstheme="majorBidi"/>
          <w:b/>
          <w:bCs/>
          <w:u w:val="single"/>
        </w:rPr>
        <w:t xml:space="preserve">Academic Experience  </w:t>
      </w:r>
      <w:r w:rsidR="004519D8" w:rsidRPr="000C16E6">
        <w:rPr>
          <w:rFonts w:asciiTheme="majorBidi" w:hAnsiTheme="majorBidi" w:cstheme="majorBidi"/>
          <w:b/>
          <w:bCs/>
          <w:u w:val="single"/>
        </w:rPr>
        <w:t xml:space="preserve"> </w:t>
      </w:r>
    </w:p>
    <w:p w:rsidR="00391C79" w:rsidRDefault="00391C79" w:rsidP="00FC5AB9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Present-2016     Teachers Assistance- The University of Arkansas.</w:t>
      </w:r>
    </w:p>
    <w:p w:rsidR="00391C79" w:rsidRDefault="00391C79" w:rsidP="00FC5AB9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                          -Extended Perception.</w:t>
      </w:r>
    </w:p>
    <w:p w:rsidR="004519D8" w:rsidRDefault="00CB4AD0" w:rsidP="00391C79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Present</w:t>
      </w:r>
      <w:r w:rsidR="000C16E6">
        <w:rPr>
          <w:rFonts w:asciiTheme="majorBidi" w:hAnsiTheme="majorBidi" w:cstheme="majorBidi"/>
        </w:rPr>
        <w:t>- 201</w:t>
      </w:r>
      <w:r w:rsidR="00391C79">
        <w:rPr>
          <w:rFonts w:asciiTheme="majorBidi" w:hAnsiTheme="majorBidi" w:cstheme="majorBidi"/>
        </w:rPr>
        <w:t>6</w:t>
      </w:r>
      <w:r w:rsidR="00FC5AB9"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>Graduate Assistant at the Fine Art Gallery, University of Arkansas.</w:t>
      </w:r>
    </w:p>
    <w:p w:rsidR="00CB4AD0" w:rsidRDefault="00391C79" w:rsidP="00FC5AB9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2015-2016</w:t>
      </w:r>
      <w:r w:rsidR="00FC5AB9">
        <w:rPr>
          <w:rFonts w:asciiTheme="majorBidi" w:hAnsiTheme="majorBidi" w:cstheme="majorBidi"/>
        </w:rPr>
        <w:tab/>
      </w:r>
      <w:r w:rsidR="00CB4AD0">
        <w:rPr>
          <w:rFonts w:asciiTheme="majorBidi" w:hAnsiTheme="majorBidi" w:cstheme="majorBidi"/>
        </w:rPr>
        <w:t xml:space="preserve">Drawing Studio Support- Graduate Assistance. The University of Arkansas. </w:t>
      </w:r>
    </w:p>
    <w:p w:rsidR="00CB4AD0" w:rsidRDefault="00CB4AD0" w:rsidP="00FC5AB9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2015</w:t>
      </w:r>
      <w:r w:rsidR="00FC5AB9">
        <w:rPr>
          <w:rFonts w:asciiTheme="majorBidi" w:hAnsiTheme="majorBidi" w:cstheme="majorBidi"/>
        </w:rPr>
        <w:tab/>
      </w:r>
      <w:r w:rsidR="00FC5AB9"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>Teachers Assistance- The University of Arkansas. Fayetteville.</w:t>
      </w:r>
    </w:p>
    <w:p w:rsidR="00CB4AD0" w:rsidRDefault="00CB4AD0" w:rsidP="00FC5AB9">
      <w:pPr>
        <w:ind w:left="720" w:firstLine="720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-Form and Space </w:t>
      </w:r>
    </w:p>
    <w:p w:rsidR="00FC5AB9" w:rsidRDefault="00CB4AD0" w:rsidP="00FC5AB9">
      <w:pPr>
        <w:ind w:left="720" w:firstLine="720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-Observation and Visualization</w:t>
      </w:r>
    </w:p>
    <w:p w:rsidR="00FC5AB9" w:rsidRDefault="00FC5AB9" w:rsidP="00FC5AB9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2016</w:t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  <w:t xml:space="preserve">Printmaking Studio Support- Graduate Assistance. The University of Arkansas. </w:t>
      </w:r>
    </w:p>
    <w:p w:rsidR="00FC5AB9" w:rsidRDefault="00FC5AB9" w:rsidP="00CB4AD0">
      <w:pPr>
        <w:rPr>
          <w:rFonts w:asciiTheme="majorBidi" w:hAnsiTheme="majorBidi" w:cstheme="majorBidi"/>
        </w:rPr>
      </w:pPr>
    </w:p>
    <w:p w:rsidR="00FC5AB9" w:rsidRDefault="00FC5AB9" w:rsidP="00CB4AD0">
      <w:pPr>
        <w:rPr>
          <w:rFonts w:asciiTheme="majorBidi" w:hAnsiTheme="majorBidi" w:cstheme="majorBidi"/>
          <w:b/>
          <w:bCs/>
          <w:u w:val="single"/>
        </w:rPr>
      </w:pPr>
      <w:r w:rsidRPr="00FC5AB9">
        <w:rPr>
          <w:rFonts w:asciiTheme="majorBidi" w:hAnsiTheme="majorBidi" w:cstheme="majorBidi"/>
          <w:b/>
          <w:bCs/>
          <w:u w:val="single"/>
        </w:rPr>
        <w:t>Education</w:t>
      </w:r>
      <w:r w:rsidR="00CB4AD0" w:rsidRPr="00FC5AB9">
        <w:rPr>
          <w:rFonts w:asciiTheme="majorBidi" w:hAnsiTheme="majorBidi" w:cstheme="majorBidi"/>
          <w:b/>
          <w:bCs/>
          <w:u w:val="single"/>
        </w:rPr>
        <w:t xml:space="preserve">  </w:t>
      </w:r>
    </w:p>
    <w:p w:rsidR="00FC5AB9" w:rsidRDefault="00FC5AB9" w:rsidP="00CB4AD0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             </w:t>
      </w:r>
    </w:p>
    <w:p w:rsidR="00FC5AB9" w:rsidRDefault="00FC5AB9" w:rsidP="00CB4AD0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Peresent-2015   MFA Student in Painting- The University of Arkansas, Fayetteville</w:t>
      </w:r>
    </w:p>
    <w:p w:rsidR="00CB4AD0" w:rsidRPr="00FC5AB9" w:rsidRDefault="00FC5AB9" w:rsidP="00CB4AD0">
      <w:pPr>
        <w:rPr>
          <w:rFonts w:asciiTheme="majorBidi" w:hAnsiTheme="majorBidi" w:cstheme="majorBidi"/>
          <w:b/>
          <w:bCs/>
          <w:u w:val="single"/>
        </w:rPr>
      </w:pPr>
      <w:r>
        <w:rPr>
          <w:rFonts w:asciiTheme="majorBidi" w:hAnsiTheme="majorBidi" w:cstheme="majorBidi"/>
          <w:lang w:bidi="fa-IR"/>
        </w:rPr>
        <w:t xml:space="preserve">2009-2013        BFA </w:t>
      </w:r>
      <w:r w:rsidR="00391C79">
        <w:rPr>
          <w:rFonts w:asciiTheme="majorBidi" w:hAnsiTheme="majorBidi" w:cstheme="majorBidi"/>
          <w:lang w:bidi="fa-IR"/>
        </w:rPr>
        <w:t>Candidate</w:t>
      </w:r>
      <w:r>
        <w:rPr>
          <w:rFonts w:asciiTheme="majorBidi" w:hAnsiTheme="majorBidi" w:cstheme="majorBidi"/>
          <w:lang w:bidi="fa-IR"/>
        </w:rPr>
        <w:t xml:space="preserve"> in Painting- The Sooreh University, Tehran</w:t>
      </w:r>
      <w:r w:rsidR="00CB4AD0" w:rsidRPr="00FC5AB9">
        <w:rPr>
          <w:rFonts w:asciiTheme="majorBidi" w:hAnsiTheme="majorBidi" w:cstheme="majorBidi"/>
          <w:b/>
          <w:bCs/>
          <w:u w:val="single"/>
        </w:rPr>
        <w:t xml:space="preserve">       </w:t>
      </w:r>
    </w:p>
    <w:p w:rsidR="00CB4AD0" w:rsidRPr="000C16E6" w:rsidRDefault="00CB4AD0" w:rsidP="00CB4AD0">
      <w:pPr>
        <w:rPr>
          <w:rFonts w:asciiTheme="majorBidi" w:hAnsiTheme="majorBidi" w:cstheme="majorBidi"/>
        </w:rPr>
      </w:pPr>
    </w:p>
    <w:p w:rsidR="004519D8" w:rsidRDefault="004519D8" w:rsidP="000C16E6">
      <w:pPr>
        <w:rPr>
          <w:rFonts w:asciiTheme="majorBidi" w:hAnsiTheme="majorBidi" w:cstheme="majorBidi"/>
        </w:rPr>
      </w:pPr>
    </w:p>
    <w:p w:rsidR="004519D8" w:rsidRDefault="004519D8">
      <w:pPr>
        <w:rPr>
          <w:rFonts w:asciiTheme="majorBidi" w:hAnsiTheme="majorBidi" w:cstheme="majorBidi"/>
        </w:rPr>
      </w:pPr>
    </w:p>
    <w:p w:rsidR="004519D8" w:rsidRPr="004519D8" w:rsidRDefault="004519D8">
      <w:pPr>
        <w:rPr>
          <w:rFonts w:asciiTheme="majorBidi" w:hAnsiTheme="majorBidi" w:cstheme="majorBidi"/>
        </w:rPr>
      </w:pPr>
    </w:p>
    <w:sectPr w:rsidR="004519D8" w:rsidRPr="004519D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66291" w:rsidRDefault="00066291" w:rsidP="00A423B2">
      <w:pPr>
        <w:spacing w:after="0" w:line="240" w:lineRule="auto"/>
      </w:pPr>
      <w:r>
        <w:separator/>
      </w:r>
    </w:p>
  </w:endnote>
  <w:endnote w:type="continuationSeparator" w:id="0">
    <w:p w:rsidR="00066291" w:rsidRDefault="00066291" w:rsidP="00A423B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66291" w:rsidRDefault="00066291" w:rsidP="00A423B2">
      <w:pPr>
        <w:spacing w:after="0" w:line="240" w:lineRule="auto"/>
      </w:pPr>
      <w:r>
        <w:separator/>
      </w:r>
    </w:p>
  </w:footnote>
  <w:footnote w:type="continuationSeparator" w:id="0">
    <w:p w:rsidR="00066291" w:rsidRDefault="00066291" w:rsidP="00A423B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cwMTMwNjM2MjMztzRX0lEKTi0uzszPAykwrgUAiDASAiwAAAA="/>
  </w:docVars>
  <w:rsids>
    <w:rsidRoot w:val="00893853"/>
    <w:rsid w:val="0000712B"/>
    <w:rsid w:val="00066291"/>
    <w:rsid w:val="000C16E6"/>
    <w:rsid w:val="00106375"/>
    <w:rsid w:val="00240C77"/>
    <w:rsid w:val="00391C79"/>
    <w:rsid w:val="004519D8"/>
    <w:rsid w:val="0048789F"/>
    <w:rsid w:val="00564097"/>
    <w:rsid w:val="00742FF9"/>
    <w:rsid w:val="00893853"/>
    <w:rsid w:val="0096770A"/>
    <w:rsid w:val="00A423B2"/>
    <w:rsid w:val="00B70D76"/>
    <w:rsid w:val="00CB4AD0"/>
    <w:rsid w:val="00CB4F85"/>
    <w:rsid w:val="00D51EEC"/>
    <w:rsid w:val="00DC113D"/>
    <w:rsid w:val="00DE77DC"/>
    <w:rsid w:val="00E508C0"/>
    <w:rsid w:val="00FC5A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67ED884-8589-4A48-A656-3D8AD7B454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A423B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423B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423B2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B70D76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3</Pages>
  <Words>439</Words>
  <Characters>2504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y</dc:creator>
  <cp:keywords/>
  <dc:description/>
  <cp:lastModifiedBy>mary</cp:lastModifiedBy>
  <cp:revision>4</cp:revision>
  <dcterms:created xsi:type="dcterms:W3CDTF">2017-02-26T06:44:00Z</dcterms:created>
  <dcterms:modified xsi:type="dcterms:W3CDTF">2017-02-26T06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PTkcn8n6"/&gt;&lt;style id="http://www.zotero.org/styles/chicago-fullnote-bibliography" locale="en-US" hasBibliography="1" bibliographyStyleHasBeenSet="1"/&gt;&lt;prefs&gt;&lt;pref name="fieldType" value="Field</vt:lpwstr>
  </property>
  <property fmtid="{D5CDD505-2E9C-101B-9397-08002B2CF9AE}" pid="3" name="ZOTERO_PREF_2">
    <vt:lpwstr>"/&gt;&lt;pref name="storeReferences" value="true"/&gt;&lt;pref name="automaticJournalAbbreviations" value="true"/&gt;&lt;pref name="noteType" value="1"/&gt;&lt;/prefs&gt;&lt;/data&gt;</vt:lpwstr>
  </property>
</Properties>
</file>